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ABD05" w14:textId="77777777" w:rsidR="00A8393A" w:rsidRPr="007712E7" w:rsidRDefault="00C530D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14:paraId="6652471D" w14:textId="77777777" w:rsidR="00A8393A" w:rsidRPr="007712E7" w:rsidRDefault="00C530D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14:paraId="7D7F010B" w14:textId="77777777" w:rsidR="00A8393A" w:rsidRDefault="00C530D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14:paraId="0C57F737" w14:textId="77777777" w:rsidR="00E732AD" w:rsidRDefault="00C530D0"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14:paraId="4D5ADFE4" w14:textId="324C10CF" w:rsidR="00C217DE" w:rsidRDefault="00C530D0"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econstruction</w:t>
      </w:r>
    </w:p>
    <w:p w14:paraId="25B3A1F8" w14:textId="6CE4D7FB" w:rsidR="00A8393A" w:rsidRPr="00C217DE" w:rsidRDefault="00C530D0" w:rsidP="00CD3E0C">
      <w:pPr>
        <w:spacing w:after="0" w:line="480" w:lineRule="auto"/>
        <w:ind w:left="2160" w:firstLine="720"/>
        <w:rPr>
          <w:rFonts w:ascii="Times New Roman" w:hAnsi="Times New Roman" w:cs="Times New Roman"/>
          <w:b/>
          <w:sz w:val="24"/>
          <w:szCs w:val="24"/>
        </w:rPr>
      </w:pPr>
      <w:r w:rsidRPr="00C217DE">
        <w:rPr>
          <w:rFonts w:ascii="Times New Roman" w:hAnsi="Times New Roman" w:cs="Times New Roman"/>
          <w:b/>
          <w:sz w:val="24"/>
          <w:szCs w:val="24"/>
        </w:rPr>
        <w:t>Comment Paper#3</w:t>
      </w:r>
    </w:p>
    <w:p w14:paraId="2A85DFBB" w14:textId="125347CD" w:rsidR="00CD3E0C" w:rsidRPr="00C217DE" w:rsidRDefault="00C530D0" w:rsidP="00C217DE">
      <w:pPr>
        <w:spacing w:after="0" w:line="480" w:lineRule="auto"/>
        <w:rPr>
          <w:rFonts w:ascii="Times New Roman" w:hAnsi="Times New Roman" w:cs="Times New Roman"/>
          <w:b/>
          <w:sz w:val="24"/>
          <w:szCs w:val="24"/>
        </w:rPr>
      </w:pPr>
      <w:r w:rsidRPr="00C217DE">
        <w:rPr>
          <w:rFonts w:ascii="Times New Roman" w:hAnsi="Times New Roman" w:cs="Times New Roman"/>
          <w:b/>
          <w:sz w:val="24"/>
          <w:szCs w:val="24"/>
        </w:rPr>
        <w:t>Literary Analysis</w:t>
      </w:r>
    </w:p>
    <w:p w14:paraId="2B2DAD04" w14:textId="67AB369F" w:rsidR="00C217DE" w:rsidRDefault="00C530D0" w:rsidP="00C217D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A10405">
        <w:rPr>
          <w:rFonts w:ascii="Times New Roman" w:hAnsi="Times New Roman" w:cs="Times New Roman"/>
          <w:sz w:val="24"/>
          <w:szCs w:val="24"/>
        </w:rPr>
        <w:t>Road Not T</w:t>
      </w:r>
      <w:r>
        <w:rPr>
          <w:rFonts w:ascii="Times New Roman" w:hAnsi="Times New Roman" w:cs="Times New Roman"/>
          <w:sz w:val="24"/>
          <w:szCs w:val="24"/>
        </w:rPr>
        <w:t xml:space="preserve">aken is irrefutably a masterpiece of Robert Frost. The text in the poem generates speculations through new interpretation, aesthetic value and everlasting sweetness. The poem was written by the poet for his friend </w:t>
      </w:r>
      <w:r w:rsidR="00D34CF5">
        <w:rPr>
          <w:rFonts w:ascii="Times New Roman" w:hAnsi="Times New Roman" w:cs="Times New Roman"/>
          <w:sz w:val="24"/>
          <w:szCs w:val="24"/>
        </w:rPr>
        <w:t xml:space="preserve">Edward Thomas as a tricky joke. It constitutes a perplexing situation and uncertainty of minds of people about the instances they face while making choices. </w:t>
      </w:r>
      <w:r w:rsidR="001A0242">
        <w:rPr>
          <w:rFonts w:ascii="Times New Roman" w:hAnsi="Times New Roman" w:cs="Times New Roman"/>
          <w:sz w:val="24"/>
          <w:szCs w:val="24"/>
        </w:rPr>
        <w:t>Since life is replete with choices, these choices define the course of lives. Primarily,</w:t>
      </w:r>
      <w:r w:rsidR="006605D5">
        <w:rPr>
          <w:rFonts w:ascii="Times New Roman" w:hAnsi="Times New Roman" w:cs="Times New Roman"/>
          <w:sz w:val="24"/>
          <w:szCs w:val="24"/>
        </w:rPr>
        <w:t xml:space="preserve"> </w:t>
      </w:r>
      <w:r w:rsidR="0079109E">
        <w:rPr>
          <w:rFonts w:ascii="Times New Roman" w:hAnsi="Times New Roman" w:cs="Times New Roman"/>
          <w:sz w:val="24"/>
          <w:szCs w:val="24"/>
        </w:rPr>
        <w:t>the assessment of literary devices reflects the hidden meaning of the literary text. It is not aimed at inculcating clarity and richness to the poem with different meaning</w:t>
      </w:r>
      <w:r w:rsidR="00433D7B">
        <w:rPr>
          <w:rFonts w:ascii="Times New Roman" w:hAnsi="Times New Roman" w:cs="Times New Roman"/>
          <w:sz w:val="24"/>
          <w:szCs w:val="24"/>
        </w:rPr>
        <w:t>s</w:t>
      </w:r>
      <w:r w:rsidR="00B56FF3">
        <w:rPr>
          <w:rFonts w:ascii="Times New Roman" w:hAnsi="Times New Roman" w:cs="Times New Roman"/>
          <w:sz w:val="24"/>
          <w:szCs w:val="24"/>
        </w:rPr>
        <w:t>.</w:t>
      </w:r>
      <w:r w:rsidR="00AE0C90">
        <w:rPr>
          <w:rFonts w:ascii="Times New Roman" w:hAnsi="Times New Roman" w:cs="Times New Roman"/>
          <w:sz w:val="24"/>
          <w:szCs w:val="24"/>
        </w:rPr>
        <w:t xml:space="preserve"> </w:t>
      </w:r>
      <w:r w:rsidR="006E6B9A">
        <w:rPr>
          <w:rFonts w:ascii="Times New Roman" w:hAnsi="Times New Roman" w:cs="Times New Roman"/>
          <w:sz w:val="24"/>
          <w:szCs w:val="24"/>
        </w:rPr>
        <w:t>Metaphors, imagery, simile, consonance, assonance, parallelism and personification are the major literary devices utilized in the poem.</w:t>
      </w:r>
    </w:p>
    <w:p w14:paraId="2801C9E6" w14:textId="6468A3A3" w:rsidR="006E6B9A" w:rsidRDefault="00C530D0" w:rsidP="00C217D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begin, </w:t>
      </w:r>
      <w:r w:rsidR="007F1A02">
        <w:rPr>
          <w:rFonts w:ascii="Times New Roman" w:hAnsi="Times New Roman" w:cs="Times New Roman"/>
          <w:sz w:val="24"/>
          <w:szCs w:val="24"/>
        </w:rPr>
        <w:t xml:space="preserve">a wide range of metaphor is utilized in the poem as road, fork in the </w:t>
      </w:r>
      <w:r w:rsidR="00FE4758">
        <w:rPr>
          <w:rFonts w:ascii="Times New Roman" w:hAnsi="Times New Roman" w:cs="Times New Roman"/>
          <w:sz w:val="24"/>
          <w:szCs w:val="24"/>
        </w:rPr>
        <w:t>yellowwoods</w:t>
      </w:r>
      <w:r w:rsidR="007F1A02">
        <w:rPr>
          <w:rFonts w:ascii="Times New Roman" w:hAnsi="Times New Roman" w:cs="Times New Roman"/>
          <w:sz w:val="24"/>
          <w:szCs w:val="24"/>
        </w:rPr>
        <w:t xml:space="preserve"> and roads. </w:t>
      </w:r>
      <w:r w:rsidR="0020058B">
        <w:rPr>
          <w:rFonts w:ascii="Times New Roman" w:hAnsi="Times New Roman" w:cs="Times New Roman"/>
          <w:sz w:val="24"/>
          <w:szCs w:val="24"/>
        </w:rPr>
        <w:t>The road is defined as the metaphor for life and the fork on the road illustrates the choices made by people to determine the pa</w:t>
      </w:r>
      <w:r w:rsidR="002C63A7">
        <w:rPr>
          <w:rFonts w:ascii="Times New Roman" w:hAnsi="Times New Roman" w:cs="Times New Roman"/>
          <w:sz w:val="24"/>
          <w:szCs w:val="24"/>
        </w:rPr>
        <w:t>th of lives. Likewise, yellow woods highlight the metaphor of making decision</w:t>
      </w:r>
      <w:r w:rsidR="00413E2A">
        <w:rPr>
          <w:rFonts w:ascii="Times New Roman" w:hAnsi="Times New Roman" w:cs="Times New Roman"/>
          <w:sz w:val="24"/>
          <w:szCs w:val="24"/>
        </w:rPr>
        <w:t xml:space="preserve">s during the times of adversity. All of these metaphors glorify the significance of making choices and evaluating their impact on lives. </w:t>
      </w:r>
      <w:r w:rsidR="0064600E">
        <w:rPr>
          <w:rFonts w:ascii="Times New Roman" w:hAnsi="Times New Roman" w:cs="Times New Roman"/>
          <w:sz w:val="24"/>
          <w:szCs w:val="24"/>
        </w:rPr>
        <w:t>Second, imagery is utilized to permit readers to f</w:t>
      </w:r>
      <w:r w:rsidR="000A35A7">
        <w:rPr>
          <w:rFonts w:ascii="Times New Roman" w:hAnsi="Times New Roman" w:cs="Times New Roman"/>
          <w:sz w:val="24"/>
          <w:szCs w:val="24"/>
        </w:rPr>
        <w:t>eel things through five senses.</w:t>
      </w:r>
      <w:r w:rsidR="00241B52">
        <w:rPr>
          <w:rFonts w:ascii="Times New Roman" w:hAnsi="Times New Roman" w:cs="Times New Roman"/>
          <w:sz w:val="24"/>
          <w:szCs w:val="24"/>
        </w:rPr>
        <w:t xml:space="preserve"> </w:t>
      </w:r>
      <w:r w:rsidR="007301CA">
        <w:rPr>
          <w:rFonts w:ascii="Times New Roman" w:hAnsi="Times New Roman" w:cs="Times New Roman"/>
          <w:sz w:val="24"/>
          <w:szCs w:val="24"/>
        </w:rPr>
        <w:t xml:space="preserve">Frost has advanced to cultivate the images of senses of sights as yellowwoods and leaves which assist the reader to perceive the text </w:t>
      </w:r>
      <w:r w:rsidR="007301CA">
        <w:rPr>
          <w:rFonts w:ascii="Times New Roman" w:hAnsi="Times New Roman" w:cs="Times New Roman"/>
          <w:sz w:val="24"/>
          <w:szCs w:val="24"/>
        </w:rPr>
        <w:lastRenderedPageBreak/>
        <w:t>thoroughly</w:t>
      </w:r>
      <w:r w:rsidR="00595DA7">
        <w:rPr>
          <w:rFonts w:ascii="Times New Roman" w:hAnsi="Times New Roman" w:cs="Times New Roman"/>
          <w:sz w:val="24"/>
          <w:szCs w:val="24"/>
        </w:rPr>
        <w:t xml:space="preserve"> </w:t>
      </w:r>
      <w:r w:rsidR="00595DA7">
        <w:rPr>
          <w:rFonts w:ascii="Times New Roman" w:hAnsi="Times New Roman" w:cs="Times New Roman"/>
          <w:sz w:val="24"/>
          <w:szCs w:val="24"/>
        </w:rPr>
        <w:fldChar w:fldCharType="begin"/>
      </w:r>
      <w:r w:rsidR="00595DA7">
        <w:rPr>
          <w:rFonts w:ascii="Times New Roman" w:hAnsi="Times New Roman" w:cs="Times New Roman"/>
          <w:sz w:val="24"/>
          <w:szCs w:val="24"/>
        </w:rPr>
        <w:instrText xml:space="preserve"> ADDIN ZOTERO_ITEM CSL_CITATION {"citationID":"UGmc7oQp","properties":{"formattedCitation":"(Frost)","plainCitation":"(Frost)","noteIndex":0},"citationItems":[{"id":486,"uris":["http://zotero.org/users/local/h6KbaPMu/items/GFR6VNTI"],"uri":["http://zotero.org/users/local/h6KbaPMu/items/GFR6VNTI"],"itemData":{"id":486,"type":"article-journal","title":"The road not taken","page":"2","source":"Zotero","author":[{"family":"Frost","given":"Robert"}]}}],"schema":"https://github.com/citation-style-language/schema/raw/master/csl-citation.json"} </w:instrText>
      </w:r>
      <w:r w:rsidR="00595DA7">
        <w:rPr>
          <w:rFonts w:ascii="Times New Roman" w:hAnsi="Times New Roman" w:cs="Times New Roman"/>
          <w:sz w:val="24"/>
          <w:szCs w:val="24"/>
        </w:rPr>
        <w:fldChar w:fldCharType="separate"/>
      </w:r>
      <w:r w:rsidR="00595DA7" w:rsidRPr="00595DA7">
        <w:rPr>
          <w:rFonts w:ascii="Times New Roman" w:hAnsi="Times New Roman" w:cs="Times New Roman"/>
          <w:sz w:val="24"/>
        </w:rPr>
        <w:t>(Frost</w:t>
      </w:r>
      <w:r w:rsidR="00595DA7">
        <w:rPr>
          <w:rFonts w:ascii="Times New Roman" w:hAnsi="Times New Roman" w:cs="Times New Roman"/>
          <w:sz w:val="24"/>
        </w:rPr>
        <w:t xml:space="preserve"> 2</w:t>
      </w:r>
      <w:r w:rsidR="00595DA7" w:rsidRPr="00595DA7">
        <w:rPr>
          <w:rFonts w:ascii="Times New Roman" w:hAnsi="Times New Roman" w:cs="Times New Roman"/>
          <w:sz w:val="24"/>
        </w:rPr>
        <w:t>)</w:t>
      </w:r>
      <w:r w:rsidR="00595DA7">
        <w:rPr>
          <w:rFonts w:ascii="Times New Roman" w:hAnsi="Times New Roman" w:cs="Times New Roman"/>
          <w:sz w:val="24"/>
          <w:szCs w:val="24"/>
        </w:rPr>
        <w:fldChar w:fldCharType="end"/>
      </w:r>
      <w:r w:rsidR="007301CA">
        <w:rPr>
          <w:rFonts w:ascii="Times New Roman" w:hAnsi="Times New Roman" w:cs="Times New Roman"/>
          <w:sz w:val="24"/>
          <w:szCs w:val="24"/>
        </w:rPr>
        <w:t xml:space="preserve">. </w:t>
      </w:r>
      <w:r w:rsidR="00514B8E">
        <w:rPr>
          <w:rFonts w:ascii="Times New Roman" w:hAnsi="Times New Roman" w:cs="Times New Roman"/>
          <w:sz w:val="24"/>
          <w:szCs w:val="24"/>
        </w:rPr>
        <w:t>Besides, the image of roads helps the reader visualize a road offering the na</w:t>
      </w:r>
      <w:r w:rsidR="008D4655">
        <w:rPr>
          <w:rFonts w:ascii="Times New Roman" w:hAnsi="Times New Roman" w:cs="Times New Roman"/>
          <w:sz w:val="24"/>
          <w:szCs w:val="24"/>
        </w:rPr>
        <w:t xml:space="preserve">vigation route to travelers. </w:t>
      </w:r>
      <w:r w:rsidR="00287338">
        <w:rPr>
          <w:rFonts w:ascii="Times New Roman" w:hAnsi="Times New Roman" w:cs="Times New Roman"/>
          <w:sz w:val="24"/>
          <w:szCs w:val="24"/>
        </w:rPr>
        <w:t>T</w:t>
      </w:r>
      <w:r w:rsidR="004311DB">
        <w:rPr>
          <w:rFonts w:ascii="Times New Roman" w:hAnsi="Times New Roman" w:cs="Times New Roman"/>
          <w:sz w:val="24"/>
          <w:szCs w:val="24"/>
        </w:rPr>
        <w:t xml:space="preserve">hird, the simile is the device exploited for comparing things with similar features to make the reader understand it with ease. </w:t>
      </w:r>
      <w:r w:rsidR="0045040F">
        <w:rPr>
          <w:rFonts w:ascii="Times New Roman" w:hAnsi="Times New Roman" w:cs="Times New Roman"/>
          <w:sz w:val="24"/>
          <w:szCs w:val="24"/>
        </w:rPr>
        <w:t>One simile is present in the se</w:t>
      </w:r>
      <w:r w:rsidR="00004661">
        <w:rPr>
          <w:rFonts w:ascii="Times New Roman" w:hAnsi="Times New Roman" w:cs="Times New Roman"/>
          <w:sz w:val="24"/>
          <w:szCs w:val="24"/>
        </w:rPr>
        <w:t xml:space="preserve">cond stanza as just as fair. It highlights </w:t>
      </w:r>
      <w:r w:rsidR="000179E4">
        <w:rPr>
          <w:rFonts w:ascii="Times New Roman" w:hAnsi="Times New Roman" w:cs="Times New Roman"/>
          <w:sz w:val="24"/>
          <w:szCs w:val="24"/>
        </w:rPr>
        <w:t xml:space="preserve">that </w:t>
      </w:r>
      <w:r w:rsidR="00004661">
        <w:rPr>
          <w:rFonts w:ascii="Times New Roman" w:hAnsi="Times New Roman" w:cs="Times New Roman"/>
          <w:sz w:val="24"/>
          <w:szCs w:val="24"/>
        </w:rPr>
        <w:t>the poet linked the road less traveled to the easy path of life.</w:t>
      </w:r>
    </w:p>
    <w:p w14:paraId="51659FE6" w14:textId="4A25C013" w:rsidR="00EF1B8B" w:rsidRDefault="00C530D0" w:rsidP="00C217D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reover, </w:t>
      </w:r>
      <w:r w:rsidR="00AE7FA4">
        <w:rPr>
          <w:rFonts w:ascii="Times New Roman" w:hAnsi="Times New Roman" w:cs="Times New Roman"/>
          <w:sz w:val="24"/>
          <w:szCs w:val="24"/>
        </w:rPr>
        <w:t>assonance calls for the repetition of vowel sounds in a rapid succession which is expressed in the poem as “somewhere ages and ages hence</w:t>
      </w:r>
      <w:r w:rsidR="00C112F4">
        <w:rPr>
          <w:rFonts w:ascii="Times New Roman" w:hAnsi="Times New Roman" w:cs="Times New Roman"/>
          <w:sz w:val="24"/>
          <w:szCs w:val="24"/>
        </w:rPr>
        <w:t>”</w:t>
      </w:r>
      <w:r w:rsidR="00AE7FA4">
        <w:rPr>
          <w:rFonts w:ascii="Times New Roman" w:hAnsi="Times New Roman" w:cs="Times New Roman"/>
          <w:sz w:val="24"/>
          <w:szCs w:val="24"/>
        </w:rPr>
        <w:t xml:space="preserve"> and “though as far that the passing”.</w:t>
      </w:r>
      <w:r w:rsidR="00C112F4">
        <w:rPr>
          <w:rFonts w:ascii="Times New Roman" w:hAnsi="Times New Roman" w:cs="Times New Roman"/>
          <w:sz w:val="24"/>
          <w:szCs w:val="24"/>
        </w:rPr>
        <w:t xml:space="preserve"> Consonance is also used in the poem by Frost. Essentially, it is the repetition of consonant sounds which is used as d in “two roads diverging in a yellow wood” and t in “though as far as the passing there”.</w:t>
      </w:r>
      <w:r w:rsidR="00F74C94">
        <w:rPr>
          <w:rFonts w:ascii="Times New Roman" w:hAnsi="Times New Roman" w:cs="Times New Roman"/>
          <w:sz w:val="24"/>
          <w:szCs w:val="24"/>
        </w:rPr>
        <w:t xml:space="preserve"> The road has been personified in the </w:t>
      </w:r>
      <w:r w:rsidR="001004B7">
        <w:rPr>
          <w:rFonts w:ascii="Times New Roman" w:hAnsi="Times New Roman" w:cs="Times New Roman"/>
          <w:sz w:val="24"/>
          <w:szCs w:val="24"/>
        </w:rPr>
        <w:t xml:space="preserve">third line of the second stanza. Parallelism is using phrases sentences or words having the same </w:t>
      </w:r>
      <w:r w:rsidR="005736F9">
        <w:rPr>
          <w:rFonts w:ascii="Times New Roman" w:hAnsi="Times New Roman" w:cs="Times New Roman"/>
          <w:sz w:val="24"/>
          <w:szCs w:val="24"/>
        </w:rPr>
        <w:t>grammatical forms. It is used in the poem as and sorry I could not travel both, and be the only one traveler long I stood.</w:t>
      </w:r>
    </w:p>
    <w:p w14:paraId="02076C53" w14:textId="3F50DCCE" w:rsidR="00385E5B" w:rsidRPr="00AD023C" w:rsidRDefault="00C530D0" w:rsidP="00C217DE">
      <w:pPr>
        <w:spacing w:after="0" w:line="480" w:lineRule="auto"/>
        <w:rPr>
          <w:rFonts w:ascii="Times New Roman" w:hAnsi="Times New Roman" w:cs="Times New Roman"/>
          <w:b/>
          <w:sz w:val="24"/>
          <w:szCs w:val="24"/>
        </w:rPr>
      </w:pPr>
      <w:r w:rsidRPr="00AD023C">
        <w:rPr>
          <w:rFonts w:ascii="Times New Roman" w:hAnsi="Times New Roman" w:cs="Times New Roman"/>
          <w:b/>
          <w:sz w:val="24"/>
          <w:szCs w:val="24"/>
        </w:rPr>
        <w:t>Criticism</w:t>
      </w:r>
    </w:p>
    <w:p w14:paraId="6F65C1A4" w14:textId="415F5597" w:rsidR="00AD023C" w:rsidRDefault="00C530D0" w:rsidP="001435DB">
      <w:pPr>
        <w:spacing w:after="0" w:line="480" w:lineRule="auto"/>
        <w:ind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The richness of The Road </w:t>
      </w:r>
      <w:r>
        <w:rPr>
          <w:rFonts w:ascii="Times New Roman" w:hAnsi="Times New Roman" w:cs="Times New Roman"/>
          <w:sz w:val="24"/>
          <w:szCs w:val="24"/>
        </w:rPr>
        <w:t>Not Taken is an explicit illustration o</w:t>
      </w:r>
      <w:r w:rsidR="0093130B">
        <w:rPr>
          <w:rFonts w:ascii="Times New Roman" w:hAnsi="Times New Roman" w:cs="Times New Roman"/>
          <w:sz w:val="24"/>
          <w:szCs w:val="24"/>
        </w:rPr>
        <w:t>f</w:t>
      </w:r>
      <w:r w:rsidR="00C319F9">
        <w:rPr>
          <w:rFonts w:ascii="Times New Roman" w:hAnsi="Times New Roman" w:cs="Times New Roman"/>
          <w:sz w:val="24"/>
          <w:szCs w:val="24"/>
        </w:rPr>
        <w:t xml:space="preserve"> the </w:t>
      </w:r>
      <w:r w:rsidR="000F39A3">
        <w:rPr>
          <w:rFonts w:ascii="Times New Roman" w:hAnsi="Times New Roman" w:cs="Times New Roman"/>
          <w:sz w:val="24"/>
          <w:szCs w:val="24"/>
        </w:rPr>
        <w:t xml:space="preserve">generation of new meanings. Different readers will advance to assimilate a distinct interpretation of the text. It examines the traditional setting of roads used symbolically to represent choices made by man in life. The deconstructive critical approach </w:t>
      </w:r>
      <w:r w:rsidR="005A1606">
        <w:rPr>
          <w:rFonts w:ascii="Times New Roman" w:hAnsi="Times New Roman" w:cs="Times New Roman"/>
          <w:sz w:val="24"/>
          <w:szCs w:val="24"/>
        </w:rPr>
        <w:t xml:space="preserve">highlights that the essence of such rich poems will </w:t>
      </w:r>
      <w:r w:rsidR="00750C7D">
        <w:rPr>
          <w:rFonts w:ascii="Times New Roman" w:hAnsi="Times New Roman" w:cs="Times New Roman"/>
          <w:sz w:val="24"/>
          <w:szCs w:val="24"/>
        </w:rPr>
        <w:t xml:space="preserve">always surface with a different meaning for each reading. </w:t>
      </w:r>
      <w:r w:rsidR="00C01318">
        <w:rPr>
          <w:rFonts w:ascii="Times New Roman" w:hAnsi="Times New Roman" w:cs="Times New Roman"/>
          <w:sz w:val="24"/>
          <w:szCs w:val="24"/>
        </w:rPr>
        <w:t>As defined in the deconstruction approach, the p</w:t>
      </w:r>
      <w:r w:rsidR="00891D4C">
        <w:rPr>
          <w:rFonts w:ascii="Times New Roman" w:hAnsi="Times New Roman" w:cs="Times New Roman"/>
          <w:sz w:val="24"/>
          <w:szCs w:val="24"/>
        </w:rPr>
        <w:t>oem gives multiple meanings.</w:t>
      </w:r>
      <w:r w:rsidR="004642F0">
        <w:rPr>
          <w:rFonts w:ascii="Times New Roman" w:hAnsi="Times New Roman" w:cs="Times New Roman"/>
          <w:sz w:val="24"/>
          <w:szCs w:val="24"/>
        </w:rPr>
        <w:t xml:space="preserve"> The text is deconstructed to prove the varied interpretation </w:t>
      </w:r>
      <w:r w:rsidR="00A11761">
        <w:rPr>
          <w:rFonts w:ascii="Times New Roman" w:hAnsi="Times New Roman" w:cs="Times New Roman"/>
          <w:sz w:val="24"/>
          <w:szCs w:val="24"/>
        </w:rPr>
        <w:t xml:space="preserve">of the poem. The text was first sketched in the mind by the author before publishing. </w:t>
      </w:r>
      <w:r w:rsidR="00371623">
        <w:rPr>
          <w:rFonts w:ascii="Times New Roman" w:hAnsi="Times New Roman" w:cs="Times New Roman"/>
          <w:sz w:val="24"/>
          <w:szCs w:val="24"/>
        </w:rPr>
        <w:t>Had the text been spoken only, it would have offered a dead meani</w:t>
      </w:r>
      <w:r w:rsidR="00656B8C">
        <w:rPr>
          <w:rFonts w:ascii="Times New Roman" w:hAnsi="Times New Roman" w:cs="Times New Roman"/>
          <w:sz w:val="24"/>
          <w:szCs w:val="24"/>
        </w:rPr>
        <w:t>ng instantly after it was spoken. It proves the writing was sophisticated than speech. The romantic flavor in Frost’</w:t>
      </w:r>
      <w:r w:rsidR="00290C88">
        <w:rPr>
          <w:rFonts w:ascii="Times New Roman" w:hAnsi="Times New Roman" w:cs="Times New Roman"/>
          <w:sz w:val="24"/>
          <w:szCs w:val="24"/>
        </w:rPr>
        <w:t xml:space="preserve">s </w:t>
      </w:r>
      <w:r w:rsidR="00290C88">
        <w:rPr>
          <w:rFonts w:ascii="Times New Roman" w:hAnsi="Times New Roman" w:cs="Times New Roman"/>
          <w:sz w:val="24"/>
          <w:szCs w:val="24"/>
        </w:rPr>
        <w:lastRenderedPageBreak/>
        <w:t xml:space="preserve">poetry is clearly pictured in the poem by defining the beauty of nature. </w:t>
      </w:r>
      <w:r w:rsidR="0049168C">
        <w:rPr>
          <w:rFonts w:ascii="Times New Roman" w:hAnsi="Times New Roman" w:cs="Times New Roman"/>
          <w:sz w:val="24"/>
          <w:szCs w:val="24"/>
        </w:rPr>
        <w:t>Frost establishes deep ideas based on the meaning of life and experiences within a natural frame.</w:t>
      </w:r>
    </w:p>
    <w:p w14:paraId="6186DBC4" w14:textId="5D2823A0" w:rsidR="000B012A" w:rsidRDefault="00C530D0" w:rsidP="00C217DE">
      <w:pPr>
        <w:spacing w:after="0" w:line="480" w:lineRule="auto"/>
        <w:rPr>
          <w:rFonts w:ascii="Times New Roman" w:hAnsi="Times New Roman" w:cs="Times New Roman"/>
          <w:sz w:val="24"/>
          <w:szCs w:val="24"/>
        </w:rPr>
      </w:pPr>
      <w:r>
        <w:rPr>
          <w:rFonts w:ascii="Times New Roman" w:hAnsi="Times New Roman" w:cs="Times New Roman"/>
          <w:sz w:val="24"/>
          <w:szCs w:val="24"/>
        </w:rPr>
        <w:tab/>
        <w:t>In additi</w:t>
      </w:r>
      <w:r>
        <w:rPr>
          <w:rFonts w:ascii="Times New Roman" w:hAnsi="Times New Roman" w:cs="Times New Roman"/>
          <w:sz w:val="24"/>
          <w:szCs w:val="24"/>
        </w:rPr>
        <w:t>on, the poem is replete with astonishing meanings and rich thoughts which revolve around differences and oppositions and call for the</w:t>
      </w:r>
      <w:r w:rsidR="008D3DE4">
        <w:rPr>
          <w:rFonts w:ascii="Times New Roman" w:hAnsi="Times New Roman" w:cs="Times New Roman"/>
          <w:sz w:val="24"/>
          <w:szCs w:val="24"/>
        </w:rPr>
        <w:t xml:space="preserve"> application of deconstruction critic. </w:t>
      </w:r>
      <w:r w:rsidR="008D62A4">
        <w:rPr>
          <w:rFonts w:ascii="Times New Roman" w:hAnsi="Times New Roman" w:cs="Times New Roman"/>
          <w:sz w:val="24"/>
          <w:szCs w:val="24"/>
        </w:rPr>
        <w:t xml:space="preserve">Deconstruction abrogated the structural thinking and urged that a particular structure does not exist because structures are inclined toward deconstructing </w:t>
      </w:r>
      <w:r w:rsidR="00426226">
        <w:rPr>
          <w:rFonts w:ascii="Times New Roman" w:hAnsi="Times New Roman" w:cs="Times New Roman"/>
          <w:sz w:val="24"/>
          <w:szCs w:val="24"/>
        </w:rPr>
        <w:t xml:space="preserve">themselves. Whenever a particular meaning is extracted from the text, it begins to deconstruct itself based on the sort of presence which is not lasting unless it is invited. </w:t>
      </w:r>
      <w:r w:rsidR="00195050">
        <w:rPr>
          <w:rFonts w:ascii="Times New Roman" w:hAnsi="Times New Roman" w:cs="Times New Roman"/>
          <w:sz w:val="24"/>
          <w:szCs w:val="24"/>
        </w:rPr>
        <w:t xml:space="preserve">In other terms, deconstruction stresses the reality does not exist when a moment is reached. </w:t>
      </w:r>
      <w:r w:rsidR="00514B35">
        <w:rPr>
          <w:rFonts w:ascii="Times New Roman" w:hAnsi="Times New Roman" w:cs="Times New Roman"/>
          <w:sz w:val="24"/>
          <w:szCs w:val="24"/>
        </w:rPr>
        <w:t>It is worthy to highlight that this idea is explicitly m</w:t>
      </w:r>
      <w:r w:rsidR="00AE7E4C">
        <w:rPr>
          <w:rFonts w:ascii="Times New Roman" w:hAnsi="Times New Roman" w:cs="Times New Roman"/>
          <w:sz w:val="24"/>
          <w:szCs w:val="24"/>
        </w:rPr>
        <w:t xml:space="preserve">anifested in The Road not Taken. The poet is uncertain about things and likewise keeps readers ambiguous as they keep transitioning between several ideas. It becomes challenging for readers to conclude and choose the idea which best serves the purpose of the text. </w:t>
      </w:r>
    </w:p>
    <w:p w14:paraId="2C1B8B2D" w14:textId="5E928FDB" w:rsidR="00CE763F" w:rsidRPr="005C4D34" w:rsidRDefault="00C530D0" w:rsidP="00C217DE">
      <w:pPr>
        <w:spacing w:after="0" w:line="480" w:lineRule="auto"/>
      </w:pPr>
      <w:r>
        <w:rPr>
          <w:rFonts w:ascii="Times New Roman" w:hAnsi="Times New Roman" w:cs="Times New Roman"/>
          <w:sz w:val="24"/>
          <w:szCs w:val="24"/>
        </w:rPr>
        <w:tab/>
        <w:t xml:space="preserve">Furthermore, </w:t>
      </w:r>
      <w:r w:rsidR="00DF41BC">
        <w:rPr>
          <w:rFonts w:ascii="Times New Roman" w:hAnsi="Times New Roman" w:cs="Times New Roman"/>
          <w:sz w:val="24"/>
          <w:szCs w:val="24"/>
        </w:rPr>
        <w:t xml:space="preserve">the title of the poem dispenses crucial differences embedded in the text. </w:t>
      </w:r>
      <w:r w:rsidR="009C5E9E">
        <w:rPr>
          <w:rFonts w:ascii="Times New Roman" w:hAnsi="Times New Roman" w:cs="Times New Roman"/>
          <w:sz w:val="24"/>
          <w:szCs w:val="24"/>
        </w:rPr>
        <w:t>For instance, two roads suggest the poem discusses the road not taken by the poet or the road which was taken by the poet and not</w:t>
      </w:r>
      <w:r w:rsidR="001C5BD7">
        <w:rPr>
          <w:rFonts w:ascii="Times New Roman" w:hAnsi="Times New Roman" w:cs="Times New Roman"/>
          <w:sz w:val="24"/>
          <w:szCs w:val="24"/>
        </w:rPr>
        <w:t xml:space="preserve"> by others. The difference that governs the first stanza soon advances to germinate itself into the second stanza to strengthen the ambiguity</w:t>
      </w:r>
      <w:r w:rsidR="001C7C20">
        <w:rPr>
          <w:rFonts w:ascii="Times New Roman" w:hAnsi="Times New Roman" w:cs="Times New Roman"/>
          <w:sz w:val="24"/>
          <w:szCs w:val="24"/>
        </w:rPr>
        <w:t xml:space="preserve">. At several instances, the meaning and theme of the poem get blurred. </w:t>
      </w:r>
      <w:r w:rsidR="00D24CEC">
        <w:rPr>
          <w:rFonts w:ascii="Times New Roman" w:hAnsi="Times New Roman" w:cs="Times New Roman"/>
          <w:sz w:val="24"/>
          <w:szCs w:val="24"/>
        </w:rPr>
        <w:t xml:space="preserve">The symbolic reading of the new road prepares readers for another interpretation which is discovered after continuous and vigorous process of reading. </w:t>
      </w:r>
      <w:r w:rsidR="0080573C">
        <w:rPr>
          <w:rFonts w:ascii="Times New Roman" w:hAnsi="Times New Roman" w:cs="Times New Roman"/>
          <w:sz w:val="24"/>
          <w:szCs w:val="24"/>
        </w:rPr>
        <w:t>Roads are deemed in life culturally as lifeline,</w:t>
      </w:r>
      <w:r w:rsidR="0044431C">
        <w:rPr>
          <w:rFonts w:ascii="Times New Roman" w:hAnsi="Times New Roman" w:cs="Times New Roman"/>
          <w:sz w:val="24"/>
          <w:szCs w:val="24"/>
        </w:rPr>
        <w:t xml:space="preserve"> decisions and crises. In the poem, it reflects the transition in the manner of life for the poet and his decision to take a new turn.</w:t>
      </w:r>
      <w:r w:rsidR="004A6DE3">
        <w:rPr>
          <w:rFonts w:ascii="Times New Roman" w:hAnsi="Times New Roman" w:cs="Times New Roman"/>
          <w:sz w:val="24"/>
          <w:szCs w:val="24"/>
        </w:rPr>
        <w:t xml:space="preserve"> </w:t>
      </w:r>
      <w:r w:rsidR="004B0925">
        <w:rPr>
          <w:rFonts w:ascii="Times New Roman" w:hAnsi="Times New Roman" w:cs="Times New Roman"/>
          <w:sz w:val="24"/>
          <w:szCs w:val="24"/>
        </w:rPr>
        <w:t>The moral indication of the sign can be implied as a man ought to be creative and establish the manner of t</w:t>
      </w:r>
      <w:r w:rsidR="009A4DDA">
        <w:rPr>
          <w:rFonts w:ascii="Times New Roman" w:hAnsi="Times New Roman" w:cs="Times New Roman"/>
          <w:sz w:val="24"/>
          <w:szCs w:val="24"/>
        </w:rPr>
        <w:t>hinking to discover the truth.</w:t>
      </w:r>
      <w:r w:rsidR="00EF1F9F">
        <w:rPr>
          <w:rFonts w:ascii="Times New Roman" w:hAnsi="Times New Roman" w:cs="Times New Roman"/>
          <w:sz w:val="24"/>
          <w:szCs w:val="24"/>
        </w:rPr>
        <w:t xml:space="preserve"> </w:t>
      </w:r>
    </w:p>
    <w:p w14:paraId="38FA166C" w14:textId="77777777" w:rsidR="00595DA7" w:rsidRDefault="00595DA7" w:rsidP="00595DA7">
      <w:pPr>
        <w:spacing w:after="0" w:line="480" w:lineRule="auto"/>
        <w:rPr>
          <w:rFonts w:ascii="Times New Roman" w:hAnsi="Times New Roman" w:cs="Times New Roman"/>
          <w:sz w:val="24"/>
          <w:szCs w:val="24"/>
        </w:rPr>
      </w:pPr>
    </w:p>
    <w:p w14:paraId="693F18DB" w14:textId="34A982F2" w:rsidR="00CD3E0C" w:rsidRDefault="00C530D0" w:rsidP="00595DA7">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Work Cited</w:t>
      </w:r>
    </w:p>
    <w:p w14:paraId="2BF16136" w14:textId="77777777" w:rsidR="00595DA7" w:rsidRPr="00595DA7" w:rsidRDefault="00C530D0" w:rsidP="00595DA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95DA7">
        <w:rPr>
          <w:rFonts w:ascii="Times New Roman" w:hAnsi="Times New Roman" w:cs="Times New Roman"/>
          <w:sz w:val="24"/>
        </w:rPr>
        <w:t xml:space="preserve">Frost, Robert. </w:t>
      </w:r>
      <w:r w:rsidRPr="00595DA7">
        <w:rPr>
          <w:rFonts w:ascii="Times New Roman" w:hAnsi="Times New Roman" w:cs="Times New Roman"/>
          <w:i/>
          <w:iCs/>
          <w:sz w:val="24"/>
        </w:rPr>
        <w:t>The Road Not Taken</w:t>
      </w:r>
      <w:r w:rsidRPr="00595DA7">
        <w:rPr>
          <w:rFonts w:ascii="Times New Roman" w:hAnsi="Times New Roman" w:cs="Times New Roman"/>
          <w:sz w:val="24"/>
        </w:rPr>
        <w:t>. p. 2.</w:t>
      </w:r>
    </w:p>
    <w:p w14:paraId="6D3B0AD1" w14:textId="205D3ECB" w:rsidR="00595DA7" w:rsidRPr="00E732AD" w:rsidRDefault="00C530D0" w:rsidP="00595DA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7A385C4F" w14:textId="223EAA3A" w:rsidR="003D406F" w:rsidRDefault="00C530D0" w:rsidP="00CD3E0C">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5F3A2A40" w14:textId="77777777" w:rsidR="004B59D5" w:rsidRPr="00A8393A" w:rsidRDefault="004B59D5" w:rsidP="00A57B10">
      <w:pPr>
        <w:spacing w:after="0" w:line="480" w:lineRule="auto"/>
        <w:rPr>
          <w:rFonts w:ascii="Times New Roman" w:hAnsi="Times New Roman" w:cs="Times New Roman"/>
          <w:sz w:val="24"/>
          <w:szCs w:val="24"/>
        </w:rPr>
      </w:pP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88A291" w14:textId="77777777" w:rsidR="00C530D0" w:rsidRDefault="00C530D0">
      <w:pPr>
        <w:spacing w:after="0" w:line="240" w:lineRule="auto"/>
      </w:pPr>
      <w:r>
        <w:separator/>
      </w:r>
    </w:p>
  </w:endnote>
  <w:endnote w:type="continuationSeparator" w:id="0">
    <w:p w14:paraId="71787BE9" w14:textId="77777777" w:rsidR="00C530D0" w:rsidRDefault="00C53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FBB858" w14:textId="77777777" w:rsidR="00C530D0" w:rsidRDefault="00C530D0">
      <w:pPr>
        <w:spacing w:after="0" w:line="240" w:lineRule="auto"/>
      </w:pPr>
      <w:r>
        <w:separator/>
      </w:r>
    </w:p>
  </w:footnote>
  <w:footnote w:type="continuationSeparator" w:id="0">
    <w:p w14:paraId="7342A36F" w14:textId="77777777" w:rsidR="00C530D0" w:rsidRDefault="00C530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14:paraId="0084D6FF" w14:textId="77777777" w:rsidR="00A8393A" w:rsidRPr="00A8393A" w:rsidRDefault="00C530D0"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1435DB">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1"/>
    <w:rsid w:val="00004668"/>
    <w:rsid w:val="00017533"/>
    <w:rsid w:val="000179E4"/>
    <w:rsid w:val="0002749C"/>
    <w:rsid w:val="00032DA1"/>
    <w:rsid w:val="0004066F"/>
    <w:rsid w:val="0005694B"/>
    <w:rsid w:val="0006067B"/>
    <w:rsid w:val="00082655"/>
    <w:rsid w:val="00091B86"/>
    <w:rsid w:val="000975C6"/>
    <w:rsid w:val="000A0326"/>
    <w:rsid w:val="000A2BE5"/>
    <w:rsid w:val="000A35A7"/>
    <w:rsid w:val="000A4972"/>
    <w:rsid w:val="000A7F01"/>
    <w:rsid w:val="000B012A"/>
    <w:rsid w:val="000B34EE"/>
    <w:rsid w:val="000B7FB2"/>
    <w:rsid w:val="000C4B4D"/>
    <w:rsid w:val="000C5347"/>
    <w:rsid w:val="000C6316"/>
    <w:rsid w:val="000C7960"/>
    <w:rsid w:val="000D2B61"/>
    <w:rsid w:val="000E132D"/>
    <w:rsid w:val="000F39A3"/>
    <w:rsid w:val="001004B7"/>
    <w:rsid w:val="0010339E"/>
    <w:rsid w:val="00104E83"/>
    <w:rsid w:val="00117D2A"/>
    <w:rsid w:val="00121966"/>
    <w:rsid w:val="00132218"/>
    <w:rsid w:val="001416BE"/>
    <w:rsid w:val="001435DB"/>
    <w:rsid w:val="00145676"/>
    <w:rsid w:val="00162787"/>
    <w:rsid w:val="00173980"/>
    <w:rsid w:val="001858D8"/>
    <w:rsid w:val="00192510"/>
    <w:rsid w:val="00194A0A"/>
    <w:rsid w:val="00195050"/>
    <w:rsid w:val="001A0242"/>
    <w:rsid w:val="001A3700"/>
    <w:rsid w:val="001A3EBE"/>
    <w:rsid w:val="001B282E"/>
    <w:rsid w:val="001B3035"/>
    <w:rsid w:val="001B5489"/>
    <w:rsid w:val="001C5BD7"/>
    <w:rsid w:val="001C7C20"/>
    <w:rsid w:val="001D1DF4"/>
    <w:rsid w:val="001D5044"/>
    <w:rsid w:val="001D75DC"/>
    <w:rsid w:val="001E14C3"/>
    <w:rsid w:val="001F3355"/>
    <w:rsid w:val="0020058B"/>
    <w:rsid w:val="00201645"/>
    <w:rsid w:val="00201BCC"/>
    <w:rsid w:val="002040BC"/>
    <w:rsid w:val="002128DC"/>
    <w:rsid w:val="00215C4C"/>
    <w:rsid w:val="00217412"/>
    <w:rsid w:val="00222A0E"/>
    <w:rsid w:val="00223A4B"/>
    <w:rsid w:val="00230D29"/>
    <w:rsid w:val="002318F9"/>
    <w:rsid w:val="002324B1"/>
    <w:rsid w:val="0023333D"/>
    <w:rsid w:val="002369BE"/>
    <w:rsid w:val="00241B52"/>
    <w:rsid w:val="0025785B"/>
    <w:rsid w:val="0026359E"/>
    <w:rsid w:val="002669A4"/>
    <w:rsid w:val="00267748"/>
    <w:rsid w:val="0027162B"/>
    <w:rsid w:val="00271FA5"/>
    <w:rsid w:val="00272A5A"/>
    <w:rsid w:val="002740FD"/>
    <w:rsid w:val="002749BA"/>
    <w:rsid w:val="00287338"/>
    <w:rsid w:val="00287C80"/>
    <w:rsid w:val="00290C88"/>
    <w:rsid w:val="00292521"/>
    <w:rsid w:val="00293173"/>
    <w:rsid w:val="002A3EC1"/>
    <w:rsid w:val="002A448C"/>
    <w:rsid w:val="002A6446"/>
    <w:rsid w:val="002B3613"/>
    <w:rsid w:val="002C01FB"/>
    <w:rsid w:val="002C18BF"/>
    <w:rsid w:val="002C63A7"/>
    <w:rsid w:val="002D65CE"/>
    <w:rsid w:val="002D6FD6"/>
    <w:rsid w:val="0030584A"/>
    <w:rsid w:val="00350D62"/>
    <w:rsid w:val="00371623"/>
    <w:rsid w:val="00385E5B"/>
    <w:rsid w:val="003A254E"/>
    <w:rsid w:val="003A32AF"/>
    <w:rsid w:val="003B71C9"/>
    <w:rsid w:val="003C22D4"/>
    <w:rsid w:val="003C4D01"/>
    <w:rsid w:val="003C7CF4"/>
    <w:rsid w:val="003D2B4C"/>
    <w:rsid w:val="003D36E1"/>
    <w:rsid w:val="003D406F"/>
    <w:rsid w:val="003F7E50"/>
    <w:rsid w:val="00406C2D"/>
    <w:rsid w:val="00413E2A"/>
    <w:rsid w:val="004206D5"/>
    <w:rsid w:val="004248C4"/>
    <w:rsid w:val="00426226"/>
    <w:rsid w:val="004311DB"/>
    <w:rsid w:val="00433D7B"/>
    <w:rsid w:val="00442771"/>
    <w:rsid w:val="0044431C"/>
    <w:rsid w:val="004473F7"/>
    <w:rsid w:val="0045040F"/>
    <w:rsid w:val="004511FB"/>
    <w:rsid w:val="00455EA8"/>
    <w:rsid w:val="004642F0"/>
    <w:rsid w:val="00473A33"/>
    <w:rsid w:val="00474863"/>
    <w:rsid w:val="00486D09"/>
    <w:rsid w:val="0049168C"/>
    <w:rsid w:val="004A4AD9"/>
    <w:rsid w:val="004A6698"/>
    <w:rsid w:val="004A6DE3"/>
    <w:rsid w:val="004B059D"/>
    <w:rsid w:val="004B0925"/>
    <w:rsid w:val="004B59D5"/>
    <w:rsid w:val="004C1A96"/>
    <w:rsid w:val="004C5131"/>
    <w:rsid w:val="004D222D"/>
    <w:rsid w:val="004D2A3B"/>
    <w:rsid w:val="004E189E"/>
    <w:rsid w:val="004F461E"/>
    <w:rsid w:val="00514B35"/>
    <w:rsid w:val="00514B8E"/>
    <w:rsid w:val="00515531"/>
    <w:rsid w:val="00517C8D"/>
    <w:rsid w:val="00533C58"/>
    <w:rsid w:val="00541B5D"/>
    <w:rsid w:val="00545C28"/>
    <w:rsid w:val="00564308"/>
    <w:rsid w:val="005736F9"/>
    <w:rsid w:val="00573F61"/>
    <w:rsid w:val="00580A1E"/>
    <w:rsid w:val="005853D9"/>
    <w:rsid w:val="00587CEC"/>
    <w:rsid w:val="0059473D"/>
    <w:rsid w:val="00595DA7"/>
    <w:rsid w:val="005A1606"/>
    <w:rsid w:val="005B150B"/>
    <w:rsid w:val="005C3098"/>
    <w:rsid w:val="005C3FD8"/>
    <w:rsid w:val="005C4D34"/>
    <w:rsid w:val="005D47BB"/>
    <w:rsid w:val="005F321C"/>
    <w:rsid w:val="006030EA"/>
    <w:rsid w:val="00611267"/>
    <w:rsid w:val="00616FBB"/>
    <w:rsid w:val="00624516"/>
    <w:rsid w:val="0062575B"/>
    <w:rsid w:val="00626FBC"/>
    <w:rsid w:val="0062728E"/>
    <w:rsid w:val="00630A2B"/>
    <w:rsid w:val="006429DA"/>
    <w:rsid w:val="006455AA"/>
    <w:rsid w:val="0064600E"/>
    <w:rsid w:val="0064769B"/>
    <w:rsid w:val="006505AD"/>
    <w:rsid w:val="00656B8C"/>
    <w:rsid w:val="006605D5"/>
    <w:rsid w:val="006624A4"/>
    <w:rsid w:val="00667DAE"/>
    <w:rsid w:val="0068109F"/>
    <w:rsid w:val="006A1591"/>
    <w:rsid w:val="006B098A"/>
    <w:rsid w:val="006B2170"/>
    <w:rsid w:val="006C1170"/>
    <w:rsid w:val="006D3DF5"/>
    <w:rsid w:val="006D6792"/>
    <w:rsid w:val="006E6B9A"/>
    <w:rsid w:val="006F5961"/>
    <w:rsid w:val="00710A44"/>
    <w:rsid w:val="007228CF"/>
    <w:rsid w:val="007301CA"/>
    <w:rsid w:val="007418D7"/>
    <w:rsid w:val="00741DCD"/>
    <w:rsid w:val="00750C7D"/>
    <w:rsid w:val="007605A5"/>
    <w:rsid w:val="007632DB"/>
    <w:rsid w:val="00767068"/>
    <w:rsid w:val="007712E7"/>
    <w:rsid w:val="00773032"/>
    <w:rsid w:val="00774F6F"/>
    <w:rsid w:val="00775832"/>
    <w:rsid w:val="0079056D"/>
    <w:rsid w:val="0079109E"/>
    <w:rsid w:val="00792A0C"/>
    <w:rsid w:val="007A5CDC"/>
    <w:rsid w:val="007E3077"/>
    <w:rsid w:val="007F01DB"/>
    <w:rsid w:val="007F1A02"/>
    <w:rsid w:val="007F5DCF"/>
    <w:rsid w:val="0080573C"/>
    <w:rsid w:val="00805F7D"/>
    <w:rsid w:val="00810272"/>
    <w:rsid w:val="00812BE6"/>
    <w:rsid w:val="008157C1"/>
    <w:rsid w:val="00816C2B"/>
    <w:rsid w:val="00832FF1"/>
    <w:rsid w:val="00834E96"/>
    <w:rsid w:val="00863A80"/>
    <w:rsid w:val="0086684E"/>
    <w:rsid w:val="00880377"/>
    <w:rsid w:val="008806E2"/>
    <w:rsid w:val="0088171A"/>
    <w:rsid w:val="00882202"/>
    <w:rsid w:val="00882AE6"/>
    <w:rsid w:val="00891D4C"/>
    <w:rsid w:val="008B2F65"/>
    <w:rsid w:val="008C5622"/>
    <w:rsid w:val="008C6F96"/>
    <w:rsid w:val="008D3DE4"/>
    <w:rsid w:val="008D4655"/>
    <w:rsid w:val="008D57EA"/>
    <w:rsid w:val="008D62A4"/>
    <w:rsid w:val="008E7E40"/>
    <w:rsid w:val="00902E4F"/>
    <w:rsid w:val="00925252"/>
    <w:rsid w:val="00925ED5"/>
    <w:rsid w:val="00930EAC"/>
    <w:rsid w:val="0093130B"/>
    <w:rsid w:val="009411B6"/>
    <w:rsid w:val="0095595D"/>
    <w:rsid w:val="00967F16"/>
    <w:rsid w:val="00983277"/>
    <w:rsid w:val="00984B4C"/>
    <w:rsid w:val="009852BB"/>
    <w:rsid w:val="009A1AE9"/>
    <w:rsid w:val="009A4740"/>
    <w:rsid w:val="009A4DDA"/>
    <w:rsid w:val="009A5E80"/>
    <w:rsid w:val="009A61C0"/>
    <w:rsid w:val="009B2FAD"/>
    <w:rsid w:val="009B3F91"/>
    <w:rsid w:val="009B5378"/>
    <w:rsid w:val="009C408C"/>
    <w:rsid w:val="009C5E9E"/>
    <w:rsid w:val="009D1A65"/>
    <w:rsid w:val="009D5617"/>
    <w:rsid w:val="00A02385"/>
    <w:rsid w:val="00A06C7E"/>
    <w:rsid w:val="00A10405"/>
    <w:rsid w:val="00A11761"/>
    <w:rsid w:val="00A222BD"/>
    <w:rsid w:val="00A242E5"/>
    <w:rsid w:val="00A25B71"/>
    <w:rsid w:val="00A31342"/>
    <w:rsid w:val="00A35990"/>
    <w:rsid w:val="00A4224A"/>
    <w:rsid w:val="00A5191D"/>
    <w:rsid w:val="00A54684"/>
    <w:rsid w:val="00A57B10"/>
    <w:rsid w:val="00A66A6F"/>
    <w:rsid w:val="00A736A1"/>
    <w:rsid w:val="00A82A72"/>
    <w:rsid w:val="00A8393A"/>
    <w:rsid w:val="00A97151"/>
    <w:rsid w:val="00AA531E"/>
    <w:rsid w:val="00AB6215"/>
    <w:rsid w:val="00AD023C"/>
    <w:rsid w:val="00AE0C90"/>
    <w:rsid w:val="00AE7E4C"/>
    <w:rsid w:val="00AE7FA4"/>
    <w:rsid w:val="00AF483F"/>
    <w:rsid w:val="00B052C2"/>
    <w:rsid w:val="00B15AFF"/>
    <w:rsid w:val="00B30F98"/>
    <w:rsid w:val="00B37643"/>
    <w:rsid w:val="00B40FBC"/>
    <w:rsid w:val="00B421E4"/>
    <w:rsid w:val="00B54C32"/>
    <w:rsid w:val="00B56FF3"/>
    <w:rsid w:val="00B82BB6"/>
    <w:rsid w:val="00B85DFC"/>
    <w:rsid w:val="00BA0590"/>
    <w:rsid w:val="00BA14AA"/>
    <w:rsid w:val="00BB0525"/>
    <w:rsid w:val="00BB4169"/>
    <w:rsid w:val="00BD2C2D"/>
    <w:rsid w:val="00BF0583"/>
    <w:rsid w:val="00C01318"/>
    <w:rsid w:val="00C112F4"/>
    <w:rsid w:val="00C217DE"/>
    <w:rsid w:val="00C238E6"/>
    <w:rsid w:val="00C319F9"/>
    <w:rsid w:val="00C32921"/>
    <w:rsid w:val="00C32979"/>
    <w:rsid w:val="00C33769"/>
    <w:rsid w:val="00C530D0"/>
    <w:rsid w:val="00C601EE"/>
    <w:rsid w:val="00C64CCA"/>
    <w:rsid w:val="00C95C85"/>
    <w:rsid w:val="00CB2F72"/>
    <w:rsid w:val="00CB7D20"/>
    <w:rsid w:val="00CC2008"/>
    <w:rsid w:val="00CD3396"/>
    <w:rsid w:val="00CD3E0C"/>
    <w:rsid w:val="00CE688D"/>
    <w:rsid w:val="00CE763F"/>
    <w:rsid w:val="00D03B3D"/>
    <w:rsid w:val="00D12094"/>
    <w:rsid w:val="00D16C54"/>
    <w:rsid w:val="00D2133D"/>
    <w:rsid w:val="00D24CEC"/>
    <w:rsid w:val="00D310EE"/>
    <w:rsid w:val="00D34CF5"/>
    <w:rsid w:val="00D34E08"/>
    <w:rsid w:val="00D4304E"/>
    <w:rsid w:val="00D67CF1"/>
    <w:rsid w:val="00D73809"/>
    <w:rsid w:val="00D83AF3"/>
    <w:rsid w:val="00D84B40"/>
    <w:rsid w:val="00DB0FF4"/>
    <w:rsid w:val="00DB55ED"/>
    <w:rsid w:val="00DB6E19"/>
    <w:rsid w:val="00DF1CD9"/>
    <w:rsid w:val="00DF41BC"/>
    <w:rsid w:val="00E01743"/>
    <w:rsid w:val="00E2271E"/>
    <w:rsid w:val="00E3171D"/>
    <w:rsid w:val="00E41DC4"/>
    <w:rsid w:val="00E46B3E"/>
    <w:rsid w:val="00E61337"/>
    <w:rsid w:val="00E63AC9"/>
    <w:rsid w:val="00E732AD"/>
    <w:rsid w:val="00E814D0"/>
    <w:rsid w:val="00E91AB0"/>
    <w:rsid w:val="00E93F14"/>
    <w:rsid w:val="00E97C56"/>
    <w:rsid w:val="00EA12A9"/>
    <w:rsid w:val="00EA20B1"/>
    <w:rsid w:val="00EB2204"/>
    <w:rsid w:val="00EB4165"/>
    <w:rsid w:val="00EC3545"/>
    <w:rsid w:val="00EC6289"/>
    <w:rsid w:val="00EC693C"/>
    <w:rsid w:val="00ED24A6"/>
    <w:rsid w:val="00ED43FC"/>
    <w:rsid w:val="00EE6E9F"/>
    <w:rsid w:val="00EF1B8B"/>
    <w:rsid w:val="00EF1F9F"/>
    <w:rsid w:val="00F073BF"/>
    <w:rsid w:val="00F23E41"/>
    <w:rsid w:val="00F25512"/>
    <w:rsid w:val="00F262F7"/>
    <w:rsid w:val="00F26ABE"/>
    <w:rsid w:val="00F51BBB"/>
    <w:rsid w:val="00F65B22"/>
    <w:rsid w:val="00F66DF3"/>
    <w:rsid w:val="00F74C94"/>
    <w:rsid w:val="00F92F99"/>
    <w:rsid w:val="00FC0692"/>
    <w:rsid w:val="00FC68F6"/>
    <w:rsid w:val="00FD053A"/>
    <w:rsid w:val="00FD4D33"/>
    <w:rsid w:val="00FD64FE"/>
    <w:rsid w:val="00FE4758"/>
    <w:rsid w:val="00FF0F39"/>
    <w:rsid w:val="00FF4200"/>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AB08BDE-9EEC-46B5-A72A-9FE1EFB40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595DA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4</Pages>
  <Words>917</Words>
  <Characters>523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85</cp:revision>
  <dcterms:created xsi:type="dcterms:W3CDTF">2019-05-29T15:16:00Z</dcterms:created>
  <dcterms:modified xsi:type="dcterms:W3CDTF">2019-05-2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QZONBRG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